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3136CF" w:rsidP="00366FF9">
      <w:pPr>
        <w:pStyle w:val="BodyText"/>
        <w:kinsoku w:val="0"/>
        <w:overflowPunct w:val="0"/>
        <w:spacing w:line="1527" w:lineRule="exact"/>
        <w:jc w:val="center"/>
        <w:rPr>
          <w:rFonts w:ascii="Arial" w:hAnsi="Arial" w:cs="Arial"/>
          <w:color w:val="150303"/>
          <w:w w:val="105"/>
          <w:sz w:val="56"/>
          <w:szCs w:val="56"/>
        </w:rPr>
      </w:pPr>
      <w:r>
        <w:rPr>
          <w:noProof/>
          <w:sz w:val="56"/>
          <w:szCs w:val="56"/>
        </w:rPr>
        <mc:AlternateContent>
          <mc:Choice Requires="wps">
            <w:drawing>
              <wp:anchor distT="0" distB="0" distL="114300" distR="114300" simplePos="0" relativeHeight="251540992" behindDoc="1" locked="0" layoutInCell="0" allowOverlap="1">
                <wp:simplePos x="0" y="0"/>
                <wp:positionH relativeFrom="page">
                  <wp:posOffset>2916555</wp:posOffset>
                </wp:positionH>
                <wp:positionV relativeFrom="page">
                  <wp:posOffset>9529445</wp:posOffset>
                </wp:positionV>
                <wp:extent cx="64135" cy="164465"/>
                <wp:effectExtent l="0" t="0" r="12065" b="6985"/>
                <wp:wrapNone/>
                <wp:docPr id="5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3040" behindDoc="1" locked="0" layoutInCell="0" allowOverlap="1">
                <wp:simplePos x="0" y="0"/>
                <wp:positionH relativeFrom="page">
                  <wp:posOffset>3905885</wp:posOffset>
                </wp:positionH>
                <wp:positionV relativeFrom="page">
                  <wp:posOffset>9787890</wp:posOffset>
                </wp:positionV>
                <wp:extent cx="136525" cy="78105"/>
                <wp:effectExtent l="0" t="0" r="15875" b="17145"/>
                <wp:wrapNone/>
                <wp:docPr id="5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307.55pt;margin-top:770.7pt;width:10.75pt;height:6.15pt;z-index:-251773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4064" behindDoc="1" locked="0" layoutInCell="0" allowOverlap="1">
                <wp:simplePos x="0" y="0"/>
                <wp:positionH relativeFrom="page">
                  <wp:posOffset>2651760</wp:posOffset>
                </wp:positionH>
                <wp:positionV relativeFrom="page">
                  <wp:posOffset>9787890</wp:posOffset>
                </wp:positionV>
                <wp:extent cx="204470" cy="78105"/>
                <wp:effectExtent l="0" t="0" r="5080" b="17145"/>
                <wp:wrapNone/>
                <wp:docPr id="5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208.8pt;margin-top:770.7pt;width:16.1pt;height:6.15pt;z-index:-251772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5088" behindDoc="1" locked="0" layoutInCell="0" allowOverlap="1">
                <wp:simplePos x="0" y="0"/>
                <wp:positionH relativeFrom="page">
                  <wp:posOffset>4027170</wp:posOffset>
                </wp:positionH>
                <wp:positionV relativeFrom="page">
                  <wp:posOffset>9787890</wp:posOffset>
                </wp:positionV>
                <wp:extent cx="136525" cy="78105"/>
                <wp:effectExtent l="0" t="0" r="15875" b="17145"/>
                <wp:wrapNone/>
                <wp:docPr id="5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317.1pt;margin-top:770.7pt;width:10.75pt;height:6.15pt;z-index:-251771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mc:Fallback>
        </mc:AlternateConten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Facilitator: Bazlur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731B8D">
          <w:pPr>
            <w:pStyle w:val="TOC1"/>
            <w:tabs>
              <w:tab w:val="right" w:leader="dot" w:pos="11010"/>
            </w:tabs>
            <w:rPr>
              <w:rFonts w:asciiTheme="minorHAnsi" w:hAnsiTheme="minorHAnsi" w:cstheme="minorBidi"/>
              <w:noProof/>
            </w:rPr>
          </w:pPr>
          <w:r>
            <w:fldChar w:fldCharType="begin"/>
          </w:r>
          <w:r w:rsidR="00604E5A">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3136CF">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sidR="00731B8D">
              <w:rPr>
                <w:noProof/>
                <w:webHidden/>
              </w:rPr>
              <w:fldChar w:fldCharType="begin"/>
            </w:r>
            <w:r w:rsidR="0032775A">
              <w:rPr>
                <w:noProof/>
                <w:webHidden/>
              </w:rPr>
              <w:instrText xml:space="preserve"> PAGEREF _Toc101091425 \h </w:instrText>
            </w:r>
            <w:r w:rsidR="00731B8D">
              <w:rPr>
                <w:noProof/>
                <w:webHidden/>
              </w:rPr>
            </w:r>
            <w:r w:rsidR="00731B8D">
              <w:rPr>
                <w:noProof/>
                <w:webHidden/>
              </w:rPr>
              <w:fldChar w:fldCharType="separate"/>
            </w:r>
            <w:r w:rsidR="00F24B5B">
              <w:rPr>
                <w:noProof/>
                <w:webHidden/>
              </w:rPr>
              <w:t>3</w:t>
            </w:r>
            <w:r w:rsidR="00731B8D">
              <w:rPr>
                <w:noProof/>
                <w:webHidden/>
              </w:rPr>
              <w:fldChar w:fldCharType="end"/>
            </w:r>
          </w:hyperlink>
        </w:p>
        <w:p w:rsidR="0032775A" w:rsidRDefault="003136CF">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sidR="00731B8D">
              <w:rPr>
                <w:noProof/>
                <w:webHidden/>
              </w:rPr>
              <w:fldChar w:fldCharType="begin"/>
            </w:r>
            <w:r w:rsidR="0032775A">
              <w:rPr>
                <w:noProof/>
                <w:webHidden/>
              </w:rPr>
              <w:instrText xml:space="preserve"> PAGEREF _Toc101091426 \h </w:instrText>
            </w:r>
            <w:r w:rsidR="00731B8D">
              <w:rPr>
                <w:noProof/>
                <w:webHidden/>
              </w:rPr>
            </w:r>
            <w:r w:rsidR="00731B8D">
              <w:rPr>
                <w:noProof/>
                <w:webHidden/>
              </w:rPr>
              <w:fldChar w:fldCharType="separate"/>
            </w:r>
            <w:r w:rsidR="00F24B5B">
              <w:rPr>
                <w:noProof/>
                <w:webHidden/>
              </w:rPr>
              <w:t>4</w:t>
            </w:r>
            <w:r w:rsidR="00731B8D">
              <w:rPr>
                <w:noProof/>
                <w:webHidden/>
              </w:rPr>
              <w:fldChar w:fldCharType="end"/>
            </w:r>
          </w:hyperlink>
        </w:p>
        <w:p w:rsidR="0032775A" w:rsidRDefault="003136CF">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sidR="00731B8D">
              <w:rPr>
                <w:noProof/>
                <w:webHidden/>
              </w:rPr>
              <w:fldChar w:fldCharType="begin"/>
            </w:r>
            <w:r w:rsidR="0032775A">
              <w:rPr>
                <w:noProof/>
                <w:webHidden/>
              </w:rPr>
              <w:instrText xml:space="preserve"> PAGEREF _Toc101091427 \h </w:instrText>
            </w:r>
            <w:r w:rsidR="00731B8D">
              <w:rPr>
                <w:noProof/>
                <w:webHidden/>
              </w:rPr>
            </w:r>
            <w:r w:rsidR="00731B8D">
              <w:rPr>
                <w:noProof/>
                <w:webHidden/>
              </w:rPr>
              <w:fldChar w:fldCharType="separate"/>
            </w:r>
            <w:r w:rsidR="00F24B5B">
              <w:rPr>
                <w:noProof/>
                <w:webHidden/>
              </w:rPr>
              <w:t>8</w:t>
            </w:r>
            <w:r w:rsidR="00731B8D">
              <w:rPr>
                <w:noProof/>
                <w:webHidden/>
              </w:rPr>
              <w:fldChar w:fldCharType="end"/>
            </w:r>
          </w:hyperlink>
        </w:p>
        <w:p w:rsidR="00604E5A" w:rsidRDefault="00731B8D">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firstRow="0" w:lastRow="0" w:firstColumn="0" w:lastColumn="0" w:noHBand="0" w:noVBand="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5"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from the Microsoft  Evaluation download centre. VM Ware Workstation software was provided by ECU University, downloaded and installed on the host machine (Dell 9010 SSF workstation). The first virtual machine which will be the first Domain Controller (DC01) was created in VMWare. Installation was performed by an automated .xml file. Once installed this server was promoted as a Domain Con</w:t>
      </w:r>
      <w:r>
        <w:rPr>
          <w:rFonts w:cstheme="minorHAnsi"/>
          <w:sz w:val="24"/>
          <w:szCs w:val="24"/>
        </w:rPr>
        <w:t>troller in t</w:t>
      </w:r>
      <w:r w:rsidR="00A6602D">
        <w:rPr>
          <w:rFonts w:cstheme="minorHAnsi"/>
          <w:sz w:val="24"/>
          <w:szCs w:val="24"/>
        </w:rPr>
        <w:t>he widgetllc</w:t>
      </w:r>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e and promoted to the widgetllc</w:t>
      </w:r>
      <w:r w:rsidRPr="00E42E07">
        <w:rPr>
          <w:rFonts w:cstheme="minorHAnsi"/>
          <w:sz w:val="24"/>
          <w:szCs w:val="24"/>
        </w:rPr>
        <w:t xml:space="preserve"> domain</w:t>
      </w:r>
      <w:r w:rsidR="00A6602D">
        <w:rPr>
          <w:rFonts w:cstheme="minorHAnsi"/>
          <w:sz w:val="24"/>
          <w:szCs w:val="24"/>
        </w:rPr>
        <w:t xml:space="preserve"> with the IP addressing struc</w:t>
      </w:r>
      <w:r w:rsidR="0079537B">
        <w:rPr>
          <w:rFonts w:cstheme="minorHAnsi"/>
          <w:sz w:val="24"/>
          <w:szCs w:val="24"/>
        </w:rPr>
        <w:t>ture used as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409EC">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Domain Controller of the widgetllc Domain</w:t>
            </w:r>
          </w:p>
        </w:tc>
      </w:tr>
      <w:tr w:rsidR="0005638B" w:rsidTr="008931DA">
        <w:tc>
          <w:tcPr>
            <w:tcW w:w="1843" w:type="dxa"/>
          </w:tcPr>
          <w:p w:rsidR="0005638B" w:rsidRDefault="00A409EC">
            <w:pPr>
              <w:pStyle w:val="BodyText"/>
              <w:kinsoku w:val="0"/>
              <w:overflowPunct w:val="0"/>
              <w:spacing w:before="10"/>
            </w:pPr>
            <w:r>
              <w:t>2</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Domain Controller of the widgetllc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Client machine of widgetllc Domain</w:t>
            </w:r>
          </w:p>
        </w:tc>
      </w:tr>
      <w:tr w:rsidR="008931DA" w:rsidTr="008931DA">
        <w:tc>
          <w:tcPr>
            <w:tcW w:w="1843" w:type="dxa"/>
          </w:tcPr>
          <w:p w:rsidR="008931DA" w:rsidRDefault="00A409EC">
            <w:pPr>
              <w:pStyle w:val="BodyText"/>
              <w:kinsoku w:val="0"/>
              <w:overflowPunct w:val="0"/>
              <w:spacing w:before="10"/>
            </w:pPr>
            <w:r>
              <w:t>4</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8931DA">
            <w:pPr>
              <w:pStyle w:val="BodyText"/>
              <w:kinsoku w:val="0"/>
              <w:overflowPunct w:val="0"/>
              <w:spacing w:before="10"/>
            </w:pPr>
            <w:r>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Client machine of widgetllc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6" w:name="Preparing_Virtual_Machines"/>
      <w:bookmarkStart w:id="7" w:name="_bookmark5"/>
      <w:bookmarkStart w:id="8" w:name="_Toc101091426"/>
      <w:bookmarkEnd w:id="6"/>
      <w:bookmarkEnd w:id="7"/>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Instal</w:t>
      </w:r>
      <w:r w:rsidR="002A45F5">
        <w:rPr>
          <w:rFonts w:cstheme="minorHAnsi"/>
          <w:b/>
          <w:i/>
          <w:sz w:val="24"/>
          <w:szCs w:val="24"/>
        </w:rPr>
        <w:t>l</w:t>
      </w:r>
      <w:r w:rsidRPr="00D34D9C">
        <w:rPr>
          <w:rFonts w:cstheme="minorHAnsi"/>
          <w:b/>
          <w:i/>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On the New Virtual Machine Wizard,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iso): radio button, browse the location of the Server 2022 ISO image fil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 the Location field, navigate to the location where you want to save the virtual machine, such as C:\Virtual Machines, or select the default location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VMware console, power on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indows Setup page, click Nex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Activate Windows page type your serial number and click Next, On the Select the operating system you want to install page, select the Windows Server 2022 Desktop Experienc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Which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here do you want to install Windows page,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000848">
        <w:rPr>
          <w:rFonts w:cstheme="minorHAnsi"/>
          <w:sz w:val="24"/>
          <w:szCs w:val="24"/>
        </w:rPr>
        <w:t xml:space="preserve"> </w:t>
      </w:r>
      <w:r w:rsidR="00000848" w:rsidRPr="00000848">
        <w:rPr>
          <w:sz w:val="24"/>
          <w:szCs w:val="24"/>
        </w:rPr>
        <w:t>(Mark, 2016)</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 xml:space="preserve">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Configuring DC01 as a Domain Controller.</w:t>
      </w:r>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On the Before you begin page of the Add Roles and Features Wizard, click Next.</w:t>
      </w:r>
    </w:p>
    <w:p w:rsidR="006834E6" w:rsidRDefault="006834E6" w:rsidP="00D659DC">
      <w:pPr>
        <w:spacing w:before="0"/>
        <w:ind w:firstLine="720"/>
      </w:pPr>
      <w:r w:rsidRPr="00BE334E">
        <w:t>On the Select installation type page, click Next</w:t>
      </w:r>
    </w:p>
    <w:p w:rsidR="006834E6" w:rsidRDefault="006834E6" w:rsidP="00D659DC">
      <w:pPr>
        <w:spacing w:before="0"/>
        <w:ind w:firstLine="720"/>
      </w:pPr>
      <w:r w:rsidRPr="00BE334E">
        <w:t>On the Select destination server page, make sure that DC01 is selected, and then click Nex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On the Add Roles and Features Wizard dialog box, click Add Features, and then click Next.</w:t>
      </w:r>
    </w:p>
    <w:p w:rsidR="006834E6" w:rsidRDefault="006834E6" w:rsidP="00D659DC">
      <w:pPr>
        <w:spacing w:before="0"/>
        <w:ind w:firstLine="720"/>
      </w:pPr>
      <w:r w:rsidRPr="00BE334E">
        <w:t>On the Select features page, click Next.</w:t>
      </w:r>
    </w:p>
    <w:p w:rsidR="006834E6" w:rsidRDefault="006834E6" w:rsidP="00D659DC">
      <w:pPr>
        <w:spacing w:before="0"/>
        <w:ind w:firstLine="720"/>
      </w:pPr>
      <w:r w:rsidRPr="00BE334E">
        <w:t>On the Active Directory Domain Services page, click Next</w:t>
      </w:r>
      <w:r w:rsidR="00000848">
        <w:t xml:space="preserve"> (Mark, 2016)</w:t>
      </w:r>
      <w:r w:rsidRPr="00BE334E">
        <w:t>.</w:t>
      </w:r>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r w:rsidRPr="00BE334E">
        <w:t>in the Root Domain name section type widgetllc.internal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On the DNS page click Next, and on the Additional Options, click Next, On the Paths Page click Next, Review Options, click Next, then click Install</w:t>
      </w:r>
    </w:p>
    <w:p w:rsidR="005747EE" w:rsidRDefault="005747EE" w:rsidP="00D659DC">
      <w:pPr>
        <w:spacing w:before="0"/>
        <w:ind w:left="720"/>
      </w:pPr>
      <w:r w:rsidRPr="00BE334E">
        <w:t>The Deployment Configuration page is returned, as shown in the following figure. Review the selected options, and then click Nex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123! in the Password and Confirm password text boxes, and then click Next.</w:t>
      </w:r>
    </w:p>
    <w:p w:rsidR="005747EE" w:rsidRDefault="005747EE" w:rsidP="00D659DC">
      <w:pPr>
        <w:spacing w:before="0"/>
        <w:ind w:firstLine="720"/>
      </w:pPr>
      <w:r w:rsidRPr="00BE334E">
        <w:t>Click Next, until the Prerequisites Check page is displayed</w:t>
      </w:r>
      <w:r w:rsidR="00000848">
        <w:t xml:space="preserve"> (Mark, 2016)</w:t>
      </w:r>
      <w:r w:rsidRPr="00BE334E">
        <w:t>.</w:t>
      </w:r>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A16EA8">
      <w:pPr>
        <w:spacing w:before="0"/>
        <w:ind w:firstLine="720"/>
      </w:pPr>
      <w:r w:rsidRPr="00BE334E">
        <w:t>After DC01 restarts, sign in to DC01 with the WIDGETLLC\Administrator account.</w:t>
      </w:r>
    </w:p>
    <w:p w:rsidR="00D62149" w:rsidRDefault="005747EE" w:rsidP="00A16EA8">
      <w:pPr>
        <w:ind w:left="720"/>
        <w:rPr>
          <w:rFonts w:cstheme="minorHAnsi"/>
          <w:sz w:val="24"/>
          <w:szCs w:val="24"/>
        </w:rPr>
      </w:pPr>
      <w:r w:rsidRPr="00FF7FF8">
        <w:rPr>
          <w:rFonts w:cstheme="minorHAnsi"/>
          <w:b/>
          <w:sz w:val="24"/>
          <w:szCs w:val="24"/>
        </w:rPr>
        <w:t>Promoting the DC02 Virtual Machine as a Domain Controller:</w:t>
      </w: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On the Before you begin page, click Next.</w:t>
      </w:r>
    </w:p>
    <w:p w:rsidR="005747EE" w:rsidRPr="00D62149" w:rsidRDefault="005747EE" w:rsidP="003C5F43">
      <w:pPr>
        <w:spacing w:before="0"/>
        <w:ind w:right="530" w:firstLine="720"/>
        <w:rPr>
          <w:rFonts w:cstheme="minorHAnsi"/>
        </w:rPr>
      </w:pPr>
      <w:r w:rsidRPr="00D62149">
        <w:rPr>
          <w:rFonts w:cstheme="minorHAnsi"/>
        </w:rPr>
        <w:t>On the Select installation type page, click Next.</w:t>
      </w:r>
    </w:p>
    <w:p w:rsidR="005747EE" w:rsidRPr="00D62149" w:rsidRDefault="005747EE" w:rsidP="003C5F43">
      <w:pPr>
        <w:spacing w:before="0"/>
        <w:ind w:right="530" w:firstLine="720"/>
        <w:rPr>
          <w:rFonts w:cstheme="minorHAnsi"/>
        </w:rPr>
      </w:pPr>
      <w:r w:rsidRPr="00D62149">
        <w:rPr>
          <w:rFonts w:cstheme="minorHAnsi"/>
        </w:rPr>
        <w:t>On the Select destination server page, click Nex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In the Root domain name text box, type widgetllc.internal, as shown in the following figure, and then click Next</w:t>
      </w:r>
      <w:r w:rsidR="00000848">
        <w:rPr>
          <w:rFonts w:cstheme="minorHAnsi"/>
        </w:rPr>
        <w:t xml:space="preserve"> (Mark,</w:t>
      </w:r>
      <w:r w:rsidR="0016616A">
        <w:rPr>
          <w:rFonts w:cstheme="minorHAnsi"/>
        </w:rPr>
        <w:t xml:space="preserve"> 2016)</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 and then click Next.</w:t>
      </w:r>
    </w:p>
    <w:p w:rsidR="005747EE" w:rsidRPr="00D62149" w:rsidRDefault="005747EE" w:rsidP="003C5F43">
      <w:pPr>
        <w:spacing w:before="0"/>
        <w:ind w:right="530" w:firstLine="720"/>
        <w:rPr>
          <w:rFonts w:cstheme="minorHAnsi"/>
        </w:rPr>
      </w:pPr>
      <w:r w:rsidRPr="00D62149">
        <w:rPr>
          <w:rFonts w:cstheme="minorHAnsi"/>
        </w:rPr>
        <w:t>On the DNS Options page and then click Next.</w:t>
      </w:r>
    </w:p>
    <w:p w:rsidR="005747EE" w:rsidRPr="00D62149" w:rsidRDefault="005747EE" w:rsidP="003C5F43">
      <w:pPr>
        <w:spacing w:before="0"/>
        <w:ind w:right="530" w:firstLine="720"/>
        <w:rPr>
          <w:rFonts w:cstheme="minorHAnsi"/>
        </w:rPr>
      </w:pPr>
      <w:r w:rsidRPr="00D62149">
        <w:rPr>
          <w:rFonts w:cstheme="minorHAnsi"/>
        </w:rPr>
        <w:t>On the Additional Options page, click Next.</w:t>
      </w:r>
    </w:p>
    <w:p w:rsidR="005747EE" w:rsidRPr="00D62149" w:rsidRDefault="005747EE" w:rsidP="003C5F43">
      <w:pPr>
        <w:spacing w:before="0"/>
        <w:ind w:left="720" w:right="530"/>
        <w:rPr>
          <w:rFonts w:cstheme="minorHAnsi"/>
        </w:rPr>
      </w:pPr>
      <w:r w:rsidRPr="00D62149">
        <w:rPr>
          <w:rFonts w:cstheme="minorHAnsi"/>
        </w:rPr>
        <w:t>On the Paths page, as shown in the following figure, review the default location for the AD DS database file, and then click Next.</w:t>
      </w:r>
    </w:p>
    <w:p w:rsidR="00594396" w:rsidRPr="00D62149" w:rsidRDefault="00594396" w:rsidP="003C5F43">
      <w:pPr>
        <w:spacing w:before="0"/>
        <w:ind w:firstLine="720"/>
        <w:rPr>
          <w:rFonts w:cstheme="minorHAnsi"/>
        </w:rPr>
      </w:pPr>
      <w:r w:rsidRPr="00D62149">
        <w:rPr>
          <w:rFonts w:cstheme="minorHAnsi"/>
        </w:rPr>
        <w:t>On the Review Options page, click Nex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731B8D">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730A89">
        <w:rPr>
          <w:noProof/>
          <w:w w:val="105"/>
          <w:sz w:val="24"/>
          <w:szCs w:val="24"/>
        </w:rPr>
        <w:t>(Mark, 2016)</w:t>
      </w:r>
      <w:r w:rsidR="00731B8D">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Pr="00594396" w:rsidRDefault="00594396" w:rsidP="003C5F43">
      <w:pPr>
        <w:spacing w:before="0"/>
        <w:ind w:left="720" w:right="530"/>
        <w:rPr>
          <w:rFonts w:cstheme="minorHAnsi"/>
        </w:rPr>
      </w:pPr>
      <w:r w:rsidRPr="00D34D9C">
        <w:rPr>
          <w:rFonts w:cstheme="minorHAnsi"/>
          <w:b/>
          <w:sz w:val="24"/>
          <w:szCs w:val="24"/>
        </w:rPr>
        <w:t>Installing and Configuring the CLIENT01 Virtual Machine</w:t>
      </w: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731B8D">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3C5F43">
        <w:rPr>
          <w:noProof/>
          <w:w w:val="105"/>
          <w:sz w:val="24"/>
          <w:szCs w:val="24"/>
        </w:rPr>
        <w:t>(Mark, 2016)</w:t>
      </w:r>
      <w:r w:rsidR="00731B8D">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3C5F43">
      <w:pPr>
        <w:spacing w:before="0"/>
        <w:ind w:left="720"/>
        <w:rPr>
          <w:rFonts w:cstheme="minorHAnsi"/>
        </w:rPr>
      </w:pPr>
      <w:r w:rsidRPr="00A67E14">
        <w:rPr>
          <w:rFonts w:cstheme="minorHAnsi"/>
        </w:rPr>
        <w:t xml:space="preserve">IP address: 192.168.1.225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731B8D">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9DC">
        <w:rPr>
          <w:noProof/>
          <w:w w:val="105"/>
          <w:sz w:val="24"/>
          <w:szCs w:val="24"/>
        </w:rPr>
        <w:t>(Mark, 2016)</w:t>
      </w:r>
      <w:r w:rsidR="00731B8D">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Select the Domain radio button in the Member of section, type widgetllc.internal,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lastRenderedPageBreak/>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731B8D">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D78">
        <w:rPr>
          <w:noProof/>
          <w:w w:val="105"/>
          <w:sz w:val="24"/>
          <w:szCs w:val="24"/>
        </w:rPr>
        <w:t>(Mark, 2016)</w:t>
      </w:r>
      <w:r w:rsidR="00731B8D">
        <w:rPr>
          <w:w w:val="105"/>
          <w:sz w:val="24"/>
          <w:szCs w:val="24"/>
        </w:rPr>
        <w:fldChar w:fldCharType="end"/>
      </w:r>
      <w:r w:rsidRPr="00714587">
        <w:rPr>
          <w:w w:val="105"/>
          <w:sz w:val="24"/>
          <w:szCs w:val="24"/>
        </w:rPr>
        <w:t>.</w:t>
      </w:r>
      <w:r w:rsidR="0032775A">
        <w:rPr>
          <w:w w:val="105"/>
          <w:sz w:val="24"/>
          <w:szCs w:val="24"/>
        </w:rPr>
        <w:br/>
      </w:r>
    </w:p>
    <w:p w:rsidR="00A6602D" w:rsidRDefault="00A6602D"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F3276F" w:rsidRDefault="00F3276F" w:rsidP="00A16EA8">
      <w:pPr>
        <w:pStyle w:val="Heading1"/>
        <w:ind w:left="0"/>
        <w:jc w:val="left"/>
        <w:rPr>
          <w:w w:val="105"/>
          <w:sz w:val="24"/>
          <w:szCs w:val="24"/>
          <w:u w:val="single"/>
        </w:rPr>
      </w:pPr>
      <w:bookmarkStart w:id="9" w:name="Exercise_04:_Installing_and_Configuring_"/>
      <w:bookmarkStart w:id="10" w:name="_bookmark27"/>
      <w:bookmarkEnd w:id="9"/>
      <w:bookmarkEnd w:id="10"/>
    </w:p>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Pr="00A16EA8" w:rsidRDefault="00A16EA8" w:rsidP="00A16EA8">
      <w:bookmarkStart w:id="11" w:name="_GoBack"/>
      <w:bookmarkEnd w:id="11"/>
    </w:p>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D659DC" w:rsidRPr="00000848" w:rsidRDefault="00731B8D" w:rsidP="00D659DC">
      <w:pPr>
        <w:pStyle w:val="EndNoteBibliography"/>
        <w:ind w:left="720" w:hanging="720"/>
        <w:rPr>
          <w:color w:val="FF0000"/>
          <w:sz w:val="24"/>
          <w:szCs w:val="24"/>
        </w:rPr>
      </w:pPr>
      <w:r w:rsidRPr="00000848">
        <w:rPr>
          <w:color w:val="FF0000"/>
          <w:w w:val="105"/>
          <w:sz w:val="24"/>
          <w:szCs w:val="24"/>
        </w:rPr>
        <w:fldChar w:fldCharType="begin"/>
      </w:r>
      <w:r w:rsidR="00F3276F" w:rsidRPr="00000848">
        <w:rPr>
          <w:color w:val="FF0000"/>
          <w:w w:val="105"/>
          <w:sz w:val="24"/>
          <w:szCs w:val="24"/>
        </w:rPr>
        <w:instrText xml:space="preserve"> ADDIN EN.REFLIST </w:instrText>
      </w:r>
      <w:r w:rsidRPr="00000848">
        <w:rPr>
          <w:color w:val="FF0000"/>
          <w:w w:val="105"/>
          <w:sz w:val="24"/>
          <w:szCs w:val="24"/>
        </w:rPr>
        <w:fldChar w:fldCharType="end"/>
      </w:r>
      <w:r w:rsidR="00D659DC" w:rsidRPr="00000848">
        <w:rPr>
          <w:color w:val="FF0000"/>
          <w:sz w:val="24"/>
          <w:szCs w:val="24"/>
        </w:rPr>
        <w:t xml:space="preserve">Mark, K. G. (2016). </w:t>
      </w:r>
      <w:r w:rsidR="00D659DC" w:rsidRPr="00000848">
        <w:rPr>
          <w:i/>
          <w:color w:val="FF0000"/>
          <w:sz w:val="24"/>
          <w:szCs w:val="24"/>
        </w:rPr>
        <w:t>Installing and Configuring Windows Server 2016</w:t>
      </w:r>
      <w:r w:rsidR="00D659DC" w:rsidRPr="00000848">
        <w:rPr>
          <w:color w:val="FF0000"/>
          <w:sz w:val="24"/>
          <w:szCs w:val="24"/>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00848"/>
    <w:rsid w:val="0005638B"/>
    <w:rsid w:val="000B74C4"/>
    <w:rsid w:val="000D4538"/>
    <w:rsid w:val="00117E18"/>
    <w:rsid w:val="00147E53"/>
    <w:rsid w:val="0016616A"/>
    <w:rsid w:val="00286B4C"/>
    <w:rsid w:val="0029704F"/>
    <w:rsid w:val="002A45F5"/>
    <w:rsid w:val="003136CF"/>
    <w:rsid w:val="0032775A"/>
    <w:rsid w:val="00341576"/>
    <w:rsid w:val="00366FF9"/>
    <w:rsid w:val="003758DC"/>
    <w:rsid w:val="00393F79"/>
    <w:rsid w:val="003C5F43"/>
    <w:rsid w:val="003F0A42"/>
    <w:rsid w:val="004204B1"/>
    <w:rsid w:val="004B7FC7"/>
    <w:rsid w:val="005469BB"/>
    <w:rsid w:val="00573ADB"/>
    <w:rsid w:val="005747EE"/>
    <w:rsid w:val="00591B91"/>
    <w:rsid w:val="00594396"/>
    <w:rsid w:val="00595354"/>
    <w:rsid w:val="00604E5A"/>
    <w:rsid w:val="00616AAF"/>
    <w:rsid w:val="006834E6"/>
    <w:rsid w:val="00714587"/>
    <w:rsid w:val="00730A89"/>
    <w:rsid w:val="00731B8D"/>
    <w:rsid w:val="0079537B"/>
    <w:rsid w:val="007D0CEF"/>
    <w:rsid w:val="007F2B8A"/>
    <w:rsid w:val="00812CA2"/>
    <w:rsid w:val="00827B80"/>
    <w:rsid w:val="00876DD9"/>
    <w:rsid w:val="00892DCE"/>
    <w:rsid w:val="008931DA"/>
    <w:rsid w:val="008A0D46"/>
    <w:rsid w:val="008A68C9"/>
    <w:rsid w:val="008C3A16"/>
    <w:rsid w:val="009A1795"/>
    <w:rsid w:val="009B17C5"/>
    <w:rsid w:val="009B655E"/>
    <w:rsid w:val="009D160C"/>
    <w:rsid w:val="009F112A"/>
    <w:rsid w:val="00A16EA8"/>
    <w:rsid w:val="00A22902"/>
    <w:rsid w:val="00A409EC"/>
    <w:rsid w:val="00A40BC1"/>
    <w:rsid w:val="00A41058"/>
    <w:rsid w:val="00A474E3"/>
    <w:rsid w:val="00A6602D"/>
    <w:rsid w:val="00A67E14"/>
    <w:rsid w:val="00B65A65"/>
    <w:rsid w:val="00B96B32"/>
    <w:rsid w:val="00BB4375"/>
    <w:rsid w:val="00BD77D5"/>
    <w:rsid w:val="00BE78C7"/>
    <w:rsid w:val="00C21E25"/>
    <w:rsid w:val="00C6303C"/>
    <w:rsid w:val="00C86305"/>
    <w:rsid w:val="00CA4133"/>
    <w:rsid w:val="00CD53F3"/>
    <w:rsid w:val="00D62149"/>
    <w:rsid w:val="00D659DC"/>
    <w:rsid w:val="00D65D78"/>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F76BB-C8FD-48F3-99E1-ABE1764F6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239</Words>
  <Characters>12767</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4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2</cp:revision>
  <cp:lastPrinted>2022-04-12T10:01:00Z</cp:lastPrinted>
  <dcterms:created xsi:type="dcterms:W3CDTF">2022-04-25T05:28:00Z</dcterms:created>
  <dcterms:modified xsi:type="dcterms:W3CDTF">2022-04-25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